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B941A3F" w14:textId="77777777" w:rsidR="00E81978" w:rsidRPr="00EE23D0" w:rsidRDefault="00E81978" w:rsidP="00B823AA">
      <w:pPr>
        <w:pStyle w:val="Title2"/>
        <w:rPr>
          <w:rFonts w:ascii="Times New Roman" w:hAnsi="Times New Roman" w:cs="Times New Roman"/>
          <w:color w:val="000000" w:themeColor="text1"/>
        </w:rPr>
      </w:pPr>
    </w:p>
    <w:p w14:paraId="2BBFDBF9" w14:textId="77777777" w:rsidR="00E81978" w:rsidRPr="00EE23D0" w:rsidRDefault="00E81978">
      <w:pPr>
        <w:rPr>
          <w:rFonts w:ascii="Times New Roman" w:hAnsi="Times New Roman" w:cs="Times New Roman"/>
          <w:color w:val="000000" w:themeColor="text1"/>
        </w:rPr>
      </w:pPr>
    </w:p>
    <w:p w14:paraId="7A66A74F" w14:textId="77777777" w:rsidR="007F064E" w:rsidRPr="00EE23D0" w:rsidRDefault="007F064E" w:rsidP="002F170D">
      <w:pPr>
        <w:rPr>
          <w:rFonts w:ascii="Times New Roman" w:hAnsi="Times New Roman" w:cs="Times New Roman"/>
          <w:color w:val="000000" w:themeColor="text1"/>
        </w:rPr>
      </w:pPr>
    </w:p>
    <w:p w14:paraId="4F2D8952" w14:textId="77777777" w:rsidR="00B02434" w:rsidRPr="00EE23D0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20F9DFF0" w14:textId="77777777" w:rsidR="00B02434" w:rsidRPr="00EE23D0" w:rsidRDefault="003A6833" w:rsidP="003A6833">
      <w:pPr>
        <w:tabs>
          <w:tab w:val="left" w:pos="4301"/>
        </w:tabs>
        <w:jc w:val="both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ab/>
      </w:r>
    </w:p>
    <w:p w14:paraId="2D10C92A" w14:textId="77777777" w:rsidR="00B02434" w:rsidRPr="00EE23D0" w:rsidRDefault="00B02434" w:rsidP="001C042C">
      <w:pPr>
        <w:ind w:left="720" w:firstLine="0"/>
        <w:jc w:val="center"/>
        <w:rPr>
          <w:rFonts w:ascii="Times New Roman" w:hAnsi="Times New Roman" w:cs="Times New Roman"/>
          <w:color w:val="000000" w:themeColor="text1"/>
        </w:rPr>
      </w:pPr>
    </w:p>
    <w:p w14:paraId="780214F7" w14:textId="77777777" w:rsidR="001C042C" w:rsidRPr="00EE23D0" w:rsidRDefault="00992750" w:rsidP="001C042C">
      <w:pPr>
        <w:ind w:left="720" w:firstLine="0"/>
        <w:jc w:val="center"/>
        <w:rPr>
          <w:rFonts w:ascii="Times New Roman" w:hAnsi="Times New Roman" w:cs="Times New Roman"/>
          <w:color w:val="000000" w:themeColor="text1"/>
        </w:rPr>
      </w:pPr>
      <w:r w:rsidRPr="00EE23D0">
        <w:rPr>
          <w:rFonts w:ascii="Times New Roman" w:hAnsi="Times New Roman" w:cs="Times New Roman"/>
          <w:color w:val="000000" w:themeColor="text1"/>
        </w:rPr>
        <w:t>Human anatomy and physiology</w:t>
      </w:r>
    </w:p>
    <w:p w14:paraId="02EB373A" w14:textId="77777777" w:rsidR="001C042C" w:rsidRPr="00EE23D0" w:rsidRDefault="00992750" w:rsidP="001C042C">
      <w:pPr>
        <w:jc w:val="center"/>
        <w:rPr>
          <w:rFonts w:ascii="Times New Roman" w:hAnsi="Times New Roman" w:cs="Times New Roman"/>
          <w:color w:val="000000" w:themeColor="text1"/>
        </w:rPr>
      </w:pPr>
      <w:r w:rsidRPr="00EE23D0">
        <w:rPr>
          <w:rFonts w:ascii="Times New Roman" w:hAnsi="Times New Roman" w:cs="Times New Roman"/>
          <w:color w:val="000000" w:themeColor="text1"/>
        </w:rPr>
        <w:t>Author name</w:t>
      </w:r>
    </w:p>
    <w:p w14:paraId="14B26A57" w14:textId="77777777" w:rsidR="001C042C" w:rsidRPr="00EE23D0" w:rsidRDefault="00992750" w:rsidP="001C042C">
      <w:pPr>
        <w:jc w:val="center"/>
        <w:rPr>
          <w:rFonts w:ascii="Times New Roman" w:hAnsi="Times New Roman" w:cs="Times New Roman"/>
          <w:color w:val="000000" w:themeColor="text1"/>
        </w:rPr>
      </w:pPr>
      <w:r w:rsidRPr="00EE23D0">
        <w:rPr>
          <w:rFonts w:ascii="Times New Roman" w:hAnsi="Times New Roman" w:cs="Times New Roman"/>
          <w:color w:val="000000" w:themeColor="text1"/>
        </w:rPr>
        <w:t>Affiliations</w:t>
      </w:r>
    </w:p>
    <w:p w14:paraId="1BA63CEA" w14:textId="77777777" w:rsidR="001C042C" w:rsidRPr="00EE23D0" w:rsidRDefault="001C042C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537B950E" w14:textId="77777777" w:rsidR="001C042C" w:rsidRPr="00EE23D0" w:rsidRDefault="001C042C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47120ED4" w14:textId="77777777" w:rsidR="00B02434" w:rsidRPr="00EE23D0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1ACFC591" w14:textId="77777777" w:rsidR="00B02434" w:rsidRPr="00EE23D0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2FDB0A64" w14:textId="77777777" w:rsidR="00B02434" w:rsidRPr="00EE23D0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012A7972" w14:textId="77777777" w:rsidR="00B02434" w:rsidRPr="00EE23D0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5581B918" w14:textId="77777777" w:rsidR="00B02434" w:rsidRPr="00EE23D0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6CA6ADC7" w14:textId="77777777" w:rsidR="00B02434" w:rsidRPr="00EE23D0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51658B5A" w14:textId="77777777" w:rsidR="00C95C69" w:rsidRPr="00EE23D0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3F9FD071" w14:textId="77777777" w:rsidR="00C95C69" w:rsidRPr="00EE23D0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710C433C" w14:textId="77777777" w:rsidR="00C95C69" w:rsidRPr="00EE23D0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7E7C39DF" w14:textId="77777777" w:rsidR="00C95C69" w:rsidRPr="00EE23D0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7EC5218F" w14:textId="77777777" w:rsidR="00C95C69" w:rsidRPr="00EE23D0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6BA56D66" w14:textId="77777777" w:rsidR="00A46C59" w:rsidRDefault="00A46C59" w:rsidP="00FE156F">
      <w:pPr>
        <w:rPr>
          <w:rFonts w:ascii="Times New Roman" w:hAnsi="Times New Roman" w:cs="Times New Roman"/>
          <w:color w:val="000000" w:themeColor="text1"/>
        </w:rPr>
      </w:pPr>
    </w:p>
    <w:p w14:paraId="4462C509" w14:textId="77777777" w:rsidR="00A46C59" w:rsidRPr="00A46C59" w:rsidRDefault="00992750" w:rsidP="00A46C59">
      <w:pPr>
        <w:ind w:firstLine="0"/>
        <w:rPr>
          <w:rFonts w:ascii="Times New Roman" w:eastAsia="Times New Roman" w:hAnsi="Times New Roman" w:cs="Times New Roman"/>
          <w:b/>
          <w:color w:val="000000" w:themeColor="text1"/>
          <w:kern w:val="0"/>
          <w:lang w:eastAsia="en-US"/>
        </w:rPr>
      </w:pPr>
      <w:r w:rsidRPr="00A46C59">
        <w:rPr>
          <w:rFonts w:ascii="Times New Roman" w:eastAsia="Times New Roman" w:hAnsi="Times New Roman" w:cs="Times New Roman"/>
          <w:b/>
          <w:color w:val="000000" w:themeColor="text1"/>
          <w:kern w:val="0"/>
          <w:lang w:eastAsia="en-US"/>
        </w:rPr>
        <w:lastRenderedPageBreak/>
        <w:t>1.</w:t>
      </w:r>
    </w:p>
    <w:p w14:paraId="1C2DC22A" w14:textId="09BF13FE" w:rsidR="00915F08" w:rsidRPr="00EE23D0" w:rsidRDefault="00992750" w:rsidP="00FE156F">
      <w:pPr>
        <w:rPr>
          <w:rFonts w:ascii="Times New Roman" w:hAnsi="Times New Roman" w:cs="Times New Roman"/>
          <w:color w:val="000000" w:themeColor="text1"/>
        </w:rPr>
      </w:pPr>
      <w:r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Cranial nerves </w:t>
      </w:r>
      <w:r w:rsidR="00D63B72"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emerge directly from the brain and </w:t>
      </w:r>
      <w:r w:rsidR="00BF7A34"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transmit</w:t>
      </w:r>
      <w:r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information between the brain and </w:t>
      </w:r>
      <w:r w:rsidR="0092338D"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other </w:t>
      </w:r>
      <w:r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parts of the body</w:t>
      </w:r>
      <w:r w:rsidRPr="00EE23D0">
        <w:rPr>
          <w:rFonts w:ascii="Times New Roman" w:hAnsi="Times New Roman" w:cs="Times New Roman"/>
          <w:color w:val="000000" w:themeColor="text1"/>
          <w:lang w:eastAsia="en-US"/>
        </w:rPr>
        <w:t xml:space="preserve">, </w:t>
      </w:r>
      <w:r w:rsidR="00BF7A34" w:rsidRPr="00EE23D0">
        <w:rPr>
          <w:rFonts w:ascii="Times New Roman" w:hAnsi="Times New Roman" w:cs="Times New Roman"/>
          <w:color w:val="000000" w:themeColor="text1"/>
        </w:rPr>
        <w:t>principally</w:t>
      </w:r>
      <w:r w:rsidRPr="00EE23D0">
        <w:rPr>
          <w:rFonts w:ascii="Times New Roman" w:hAnsi="Times New Roman" w:cs="Times New Roman"/>
          <w:color w:val="000000" w:themeColor="text1"/>
          <w:lang w:eastAsia="en-US"/>
        </w:rPr>
        <w:t xml:space="preserve"> to and from </w:t>
      </w:r>
      <w:r w:rsidR="00BF7A34" w:rsidRPr="00EE23D0">
        <w:rPr>
          <w:rFonts w:ascii="Times New Roman" w:hAnsi="Times New Roman" w:cs="Times New Roman"/>
          <w:color w:val="000000" w:themeColor="text1"/>
        </w:rPr>
        <w:t>areas</w:t>
      </w:r>
      <w:r w:rsidRPr="00EE23D0">
        <w:rPr>
          <w:rFonts w:ascii="Times New Roman" w:hAnsi="Times New Roman" w:cs="Times New Roman"/>
          <w:color w:val="000000" w:themeColor="text1"/>
          <w:lang w:eastAsia="en-US"/>
        </w:rPr>
        <w:t xml:space="preserve"> </w:t>
      </w:r>
      <w:r w:rsidRPr="00EE23D0">
        <w:rPr>
          <w:rFonts w:ascii="Times New Roman" w:hAnsi="Times New Roman" w:cs="Times New Roman"/>
          <w:color w:val="000000" w:themeColor="text1"/>
        </w:rPr>
        <w:t>of the head and neck.</w:t>
      </w:r>
      <w:r w:rsidR="00DE0DF1" w:rsidRPr="00EE23D0">
        <w:rPr>
          <w:rFonts w:ascii="Times New Roman" w:hAnsi="Times New Roman" w:cs="Times New Roman"/>
          <w:color w:val="000000" w:themeColor="text1"/>
        </w:rPr>
        <w:t xml:space="preserve"> </w:t>
      </w:r>
      <w:r w:rsidR="002B2AD9">
        <w:rPr>
          <w:rFonts w:ascii="Times New Roman" w:hAnsi="Times New Roman" w:cs="Times New Roman"/>
          <w:color w:val="000000" w:themeColor="text1"/>
        </w:rPr>
        <w:t xml:space="preserve">Cranial nerves </w:t>
      </w:r>
      <w:r w:rsidR="004F28BE" w:rsidRPr="00EE23D0">
        <w:rPr>
          <w:rFonts w:ascii="Times New Roman" w:hAnsi="Times New Roman" w:cs="Times New Roman"/>
          <w:color w:val="000000" w:themeColor="text1"/>
        </w:rPr>
        <w:t>are unique due to their em</w:t>
      </w:r>
      <w:r w:rsidR="002B2AD9">
        <w:rPr>
          <w:rFonts w:ascii="Times New Roman" w:hAnsi="Times New Roman" w:cs="Times New Roman"/>
          <w:color w:val="000000" w:themeColor="text1"/>
        </w:rPr>
        <w:t>ergence from the brain directly and</w:t>
      </w:r>
      <w:r w:rsidR="00AF00E0" w:rsidRPr="00EE23D0">
        <w:rPr>
          <w:rFonts w:ascii="Times New Roman" w:hAnsi="Times New Roman" w:cs="Times New Roman"/>
          <w:color w:val="000000" w:themeColor="text1"/>
        </w:rPr>
        <w:t xml:space="preserve"> are either sensory or motor in their function</w:t>
      </w:r>
      <w:r w:rsidR="00DF766D">
        <w:rPr>
          <w:rFonts w:ascii="Times New Roman" w:hAnsi="Times New Roman" w:cs="Times New Roman"/>
          <w:color w:val="000000" w:themeColor="text1"/>
        </w:rPr>
        <w:t xml:space="preserve"> </w:t>
      </w:r>
      <w:r w:rsidR="00DF766D">
        <w:rPr>
          <w:rFonts w:ascii="Times New Roman" w:hAnsi="Times New Roman" w:cs="Times New Roman"/>
          <w:color w:val="000000" w:themeColor="text1"/>
        </w:rPr>
        <w:fldChar w:fldCharType="begin"/>
      </w:r>
      <w:r w:rsidR="00DF766D">
        <w:rPr>
          <w:rFonts w:ascii="Times New Roman" w:hAnsi="Times New Roman" w:cs="Times New Roman"/>
          <w:color w:val="000000" w:themeColor="text1"/>
        </w:rPr>
        <w:instrText xml:space="preserve"> ADDIN ZOTERO_ITEM CSL_CITATION {"citationID":"P35JJwYs","properties":{"formattedCitation":"(Pearce, n.d.)","plainCitation":"(Pearce, n.d.)","noteIndex":0},"citationItems":[{"id":2405,"uris":["http://zotero.org/users/local/KZl8ZL3A/items/BNUDV9S6"],"uri":["http://zotero.org/users/local/KZl8ZL3A/items/BNUDV9S6"],"itemData":{"id":2405,"type":"article-journal","title":"Naming the Cranial Nerves: a historical note","author":[{"family":"Pearce","given":"J. M. S."}]}}],"schema":"https://github.com/citation-style-language/schema/raw/master/csl-citation.json"} </w:instrText>
      </w:r>
      <w:r w:rsidR="00DF766D">
        <w:rPr>
          <w:rFonts w:ascii="Times New Roman" w:hAnsi="Times New Roman" w:cs="Times New Roman"/>
          <w:color w:val="000000" w:themeColor="text1"/>
        </w:rPr>
        <w:fldChar w:fldCharType="separate"/>
      </w:r>
      <w:r w:rsidR="00DF766D" w:rsidRPr="00DF766D">
        <w:rPr>
          <w:rFonts w:ascii="Times New Roman" w:hAnsi="Times New Roman" w:cs="Times New Roman"/>
        </w:rPr>
        <w:t>(Pearce, n.d.)</w:t>
      </w:r>
      <w:r w:rsidR="00DF766D">
        <w:rPr>
          <w:rFonts w:ascii="Times New Roman" w:hAnsi="Times New Roman" w:cs="Times New Roman"/>
          <w:color w:val="000000" w:themeColor="text1"/>
        </w:rPr>
        <w:fldChar w:fldCharType="end"/>
      </w:r>
      <w:r w:rsidR="00DE339E" w:rsidRPr="00EE23D0">
        <w:rPr>
          <w:rFonts w:ascii="Times New Roman" w:hAnsi="Times New Roman" w:cs="Times New Roman"/>
          <w:color w:val="000000" w:themeColor="text1"/>
        </w:rPr>
        <w:t>.</w:t>
      </w:r>
    </w:p>
    <w:p w14:paraId="227E7B35" w14:textId="77777777" w:rsidR="00C31D58" w:rsidRPr="00EE23D0" w:rsidRDefault="00992750" w:rsidP="00FE156F">
      <w:pPr>
        <w:ind w:firstLine="0"/>
        <w:rPr>
          <w:rFonts w:ascii="Times New Roman" w:hAnsi="Times New Roman" w:cs="Times New Roman"/>
          <w:color w:val="000000" w:themeColor="text1"/>
        </w:rPr>
      </w:pPr>
      <w:r w:rsidRPr="00EE23D0">
        <w:rPr>
          <w:rFonts w:ascii="Times New Roman" w:hAnsi="Times New Roman" w:cs="Times New Roman"/>
          <w:color w:val="000000" w:themeColor="text1"/>
        </w:rPr>
        <w:t>The 12 cranial nerves, number, and function are;</w:t>
      </w:r>
    </w:p>
    <w:p w14:paraId="694971B3" w14:textId="77777777" w:rsidR="0007765B" w:rsidRPr="00EE23D0" w:rsidRDefault="00992750" w:rsidP="00FE156F">
      <w:pPr>
        <w:pStyle w:val="ListParagraph"/>
        <w:numPr>
          <w:ilvl w:val="0"/>
          <w:numId w:val="17"/>
        </w:numPr>
        <w:spacing w:after="120"/>
        <w:textAlignment w:val="baseline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  <w:r w:rsidRPr="00EE23D0">
        <w:rPr>
          <w:rFonts w:ascii="Times New Roman" w:hAnsi="Times New Roman" w:cs="Times New Roman"/>
          <w:color w:val="000000" w:themeColor="text1"/>
        </w:rPr>
        <w:t>T</w:t>
      </w:r>
      <w:r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he olfactory nerve (I): </w:t>
      </w:r>
      <w:r w:rsidR="005F3BE1"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S</w:t>
      </w:r>
      <w:r w:rsidR="00E16AD7"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mell.</w:t>
      </w:r>
    </w:p>
    <w:p w14:paraId="419BCAE0" w14:textId="77777777" w:rsidR="0007765B" w:rsidRPr="00EE23D0" w:rsidRDefault="00992750" w:rsidP="00FE156F">
      <w:pPr>
        <w:pStyle w:val="ListParagraph"/>
        <w:numPr>
          <w:ilvl w:val="0"/>
          <w:numId w:val="17"/>
        </w:numPr>
        <w:spacing w:after="120"/>
        <w:textAlignment w:val="baseline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  <w:r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The optic nerve (II): </w:t>
      </w:r>
      <w:r w:rsidR="005F3BE1"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Vision.</w:t>
      </w:r>
    </w:p>
    <w:p w14:paraId="10C2CDF7" w14:textId="77777777" w:rsidR="004A3C1B" w:rsidRPr="00EE23D0" w:rsidRDefault="00992750" w:rsidP="00FE156F">
      <w:pPr>
        <w:pStyle w:val="ListParagraph"/>
        <w:numPr>
          <w:ilvl w:val="0"/>
          <w:numId w:val="17"/>
        </w:numPr>
        <w:spacing w:after="120"/>
        <w:textAlignment w:val="baseline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  <w:r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The oculomotor nerve (III): This </w:t>
      </w:r>
      <w:r w:rsidR="00CB791C"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nerve </w:t>
      </w:r>
      <w:r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controls the eye's movements</w:t>
      </w:r>
      <w:r w:rsidR="00CB791C"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.</w:t>
      </w:r>
    </w:p>
    <w:p w14:paraId="1C64475D" w14:textId="77777777" w:rsidR="00407F73" w:rsidRPr="00EE23D0" w:rsidRDefault="00992750" w:rsidP="00FE156F">
      <w:pPr>
        <w:pStyle w:val="ListParagraph"/>
        <w:numPr>
          <w:ilvl w:val="0"/>
          <w:numId w:val="17"/>
        </w:numPr>
        <w:spacing w:after="120"/>
        <w:textAlignment w:val="baseline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  <w:r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The trochlear nerve (IV): Superior oblique </w:t>
      </w:r>
    </w:p>
    <w:p w14:paraId="4E126AF7" w14:textId="77777777" w:rsidR="001F6A7E" w:rsidRPr="00EE23D0" w:rsidRDefault="00992750" w:rsidP="00584F12">
      <w:pPr>
        <w:pStyle w:val="ListParagraph"/>
        <w:numPr>
          <w:ilvl w:val="0"/>
          <w:numId w:val="17"/>
        </w:numPr>
        <w:spacing w:after="120"/>
        <w:textAlignment w:val="baseline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  <w:r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The trigeminal nerve (V): sensation and motor function </w:t>
      </w:r>
    </w:p>
    <w:p w14:paraId="339E57B4" w14:textId="77777777" w:rsidR="004A3C1B" w:rsidRPr="00EE23D0" w:rsidRDefault="00992750" w:rsidP="00584F12">
      <w:pPr>
        <w:pStyle w:val="ListParagraph"/>
        <w:numPr>
          <w:ilvl w:val="0"/>
          <w:numId w:val="17"/>
        </w:numPr>
        <w:spacing w:after="120"/>
        <w:textAlignment w:val="baseline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  <w:r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The abducens nerve (VI): </w:t>
      </w:r>
      <w:r w:rsidR="00407F73"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L</w:t>
      </w:r>
      <w:r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ateral rectus muscle of the eye.</w:t>
      </w:r>
    </w:p>
    <w:p w14:paraId="5C97634A" w14:textId="77777777" w:rsidR="009B6D4E" w:rsidRPr="00EE23D0" w:rsidRDefault="00992750" w:rsidP="00FE156F">
      <w:pPr>
        <w:pStyle w:val="ListParagraph"/>
        <w:numPr>
          <w:ilvl w:val="0"/>
          <w:numId w:val="17"/>
        </w:numPr>
        <w:spacing w:after="120"/>
        <w:textAlignment w:val="baseline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  <w:r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The facial nerve (VII): This controls the muscles of facial expression.</w:t>
      </w:r>
    </w:p>
    <w:p w14:paraId="36C8F1FD" w14:textId="77777777" w:rsidR="006A4524" w:rsidRPr="00EE23D0" w:rsidRDefault="00992750" w:rsidP="00FE156F">
      <w:pPr>
        <w:pStyle w:val="ListParagraph"/>
        <w:numPr>
          <w:ilvl w:val="0"/>
          <w:numId w:val="17"/>
        </w:numPr>
        <w:spacing w:after="120"/>
        <w:textAlignment w:val="baseline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  <w:r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The vestibulocochlear nerve (VIII): </w:t>
      </w:r>
      <w:r w:rsidR="009B6D4E"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Transmits</w:t>
      </w:r>
      <w:r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sound and equilibrium </w:t>
      </w:r>
      <w:r w:rsidR="009B6D4E"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information</w:t>
      </w:r>
      <w:r w:rsidR="00040562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vis</w:t>
      </w:r>
      <w:r w:rsidR="00040562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fldChar w:fldCharType="begin"/>
      </w:r>
      <w:r w:rsidR="00040562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instrText xml:space="preserve"> ADDIN ZOTERO_ITEM CSL_CITATION {"citationID":"0xzF7MoB","properties":{"formattedCitation":"(Yoshino et al., 2016)","plainCitation":"(Yoshino et al., 2016)","noteIndex":0},"citationItems":[{"id":2404,"uris":["http://zotero.org/users/local/KZl8ZL3A/items/VN6TRQB5"],"uri":["http://zotero.org/users/local/KZl8ZL3A/items/VN6TRQB5"],"itemData":{"id":2404,"type":"article-journal","title":"Visualization of cranial nerves using high-definition fiber tractography","container-title":"Neurosurgery","page":"146-165","volume":"79","issue":"1","author":[{"family":"Yoshino","given":"Masanori"},{"family":"Abhinav","given":"Kumar"},{"family":"Yeh","given":"Fang-Cheng"},{"family":"Panesar","given":"Sandip"},{"family":"Fernandes","given":"David"},{"family":"Pathak","given":"Sudhir"},{"family":"Gardner","given":"Paul A."},{"family":"Fernandez-Miranda","given":"Juan C."}],"issued":{"date-parts":[["2016"]]}}}],"schema":"https://github.com/citation-style-language/schema/raw/master/csl-citation.json"} </w:instrText>
      </w:r>
      <w:r w:rsidR="00040562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fldChar w:fldCharType="separate"/>
      </w:r>
      <w:r w:rsidR="00040562" w:rsidRPr="00040562">
        <w:rPr>
          <w:rFonts w:ascii="Times New Roman" w:hAnsi="Times New Roman" w:cs="Times New Roman"/>
        </w:rPr>
        <w:t>(Yoshino et al., 2016)</w:t>
      </w:r>
      <w:r w:rsidR="00040562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fldChar w:fldCharType="end"/>
      </w:r>
      <w:r w:rsidR="009B6D4E"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.</w:t>
      </w:r>
    </w:p>
    <w:p w14:paraId="55F84429" w14:textId="77777777" w:rsidR="006A4524" w:rsidRPr="00EE23D0" w:rsidRDefault="00992750" w:rsidP="00FE156F">
      <w:pPr>
        <w:pStyle w:val="ListParagraph"/>
        <w:numPr>
          <w:ilvl w:val="0"/>
          <w:numId w:val="17"/>
        </w:numPr>
        <w:spacing w:after="120"/>
        <w:textAlignment w:val="baseline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  <w:r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The glossopharyngeal nerve (IX): This nerve receives sensory information.</w:t>
      </w:r>
    </w:p>
    <w:p w14:paraId="305BBD26" w14:textId="77777777" w:rsidR="001F6A7E" w:rsidRPr="00EE23D0" w:rsidRDefault="00992750" w:rsidP="0099685B">
      <w:pPr>
        <w:pStyle w:val="ListParagraph"/>
        <w:numPr>
          <w:ilvl w:val="0"/>
          <w:numId w:val="17"/>
        </w:numPr>
        <w:spacing w:after="120"/>
        <w:textAlignment w:val="baseline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  <w:r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The vagus nerve (X): This is responsible for heart rate.</w:t>
      </w:r>
    </w:p>
    <w:p w14:paraId="4A7435FE" w14:textId="77777777" w:rsidR="006A4524" w:rsidRPr="00EE23D0" w:rsidRDefault="00992750" w:rsidP="0099685B">
      <w:pPr>
        <w:pStyle w:val="ListParagraph"/>
        <w:numPr>
          <w:ilvl w:val="0"/>
          <w:numId w:val="17"/>
        </w:numPr>
        <w:spacing w:after="120"/>
        <w:textAlignment w:val="baseline"/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  <w:r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The spinal accessory (XI): </w:t>
      </w:r>
      <w:r w:rsidR="001F6A7E"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M</w:t>
      </w:r>
      <w:r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uscles of the shoulder and neck.</w:t>
      </w:r>
    </w:p>
    <w:p w14:paraId="67482D49" w14:textId="77777777" w:rsidR="001F6A7E" w:rsidRPr="00B53418" w:rsidRDefault="00992750" w:rsidP="00EE23D0">
      <w:pPr>
        <w:pStyle w:val="ListParagraph"/>
        <w:numPr>
          <w:ilvl w:val="0"/>
          <w:numId w:val="17"/>
        </w:numPr>
        <w:spacing w:after="120"/>
        <w:jc w:val="both"/>
        <w:textAlignment w:val="baseline"/>
        <w:rPr>
          <w:rFonts w:ascii="Times New Roman" w:hAnsi="Times New Roman" w:cs="Times New Roman"/>
          <w:color w:val="000000" w:themeColor="text1"/>
        </w:rPr>
      </w:pPr>
      <w:r w:rsidRPr="00EE23D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The hypoglossal nerve (XII): This nerve controls the tongue.</w:t>
      </w:r>
    </w:p>
    <w:p w14:paraId="56FE2575" w14:textId="77777777" w:rsidR="00B53418" w:rsidRDefault="00B53418" w:rsidP="00B53418">
      <w:pPr>
        <w:spacing w:after="120"/>
        <w:jc w:val="both"/>
        <w:textAlignment w:val="baseline"/>
        <w:rPr>
          <w:rFonts w:ascii="Times New Roman" w:hAnsi="Times New Roman" w:cs="Times New Roman"/>
          <w:color w:val="000000" w:themeColor="text1"/>
        </w:rPr>
      </w:pPr>
    </w:p>
    <w:p w14:paraId="6EEFCE78" w14:textId="77777777" w:rsidR="00B53418" w:rsidRDefault="00B53418" w:rsidP="00B53418">
      <w:pPr>
        <w:spacing w:after="120"/>
        <w:jc w:val="both"/>
        <w:textAlignment w:val="baseline"/>
        <w:rPr>
          <w:rFonts w:ascii="Times New Roman" w:hAnsi="Times New Roman" w:cs="Times New Roman"/>
          <w:color w:val="000000" w:themeColor="text1"/>
        </w:rPr>
      </w:pPr>
    </w:p>
    <w:p w14:paraId="00D0D10D" w14:textId="77777777" w:rsidR="00B53418" w:rsidRDefault="00B53418" w:rsidP="00B53418">
      <w:pPr>
        <w:spacing w:after="120"/>
        <w:jc w:val="both"/>
        <w:textAlignment w:val="baseline"/>
        <w:rPr>
          <w:rFonts w:ascii="Times New Roman" w:hAnsi="Times New Roman" w:cs="Times New Roman"/>
          <w:color w:val="000000" w:themeColor="text1"/>
        </w:rPr>
      </w:pPr>
    </w:p>
    <w:p w14:paraId="65F09226" w14:textId="77777777" w:rsidR="00B53418" w:rsidRDefault="00B53418" w:rsidP="00B53418">
      <w:pPr>
        <w:spacing w:after="120"/>
        <w:jc w:val="both"/>
        <w:textAlignment w:val="baseline"/>
        <w:rPr>
          <w:rFonts w:ascii="Times New Roman" w:hAnsi="Times New Roman" w:cs="Times New Roman"/>
          <w:color w:val="000000" w:themeColor="text1"/>
        </w:rPr>
      </w:pPr>
    </w:p>
    <w:p w14:paraId="59239F02" w14:textId="77777777" w:rsidR="00B53418" w:rsidRDefault="00B53418" w:rsidP="00B53418">
      <w:pPr>
        <w:spacing w:after="120"/>
        <w:jc w:val="both"/>
        <w:textAlignment w:val="baseline"/>
        <w:rPr>
          <w:rFonts w:ascii="Times New Roman" w:hAnsi="Times New Roman" w:cs="Times New Roman"/>
          <w:color w:val="000000" w:themeColor="text1"/>
        </w:rPr>
      </w:pPr>
    </w:p>
    <w:p w14:paraId="469807E9" w14:textId="77777777" w:rsidR="00B53418" w:rsidRDefault="00B53418" w:rsidP="00B53418">
      <w:pPr>
        <w:spacing w:after="120"/>
        <w:jc w:val="both"/>
        <w:textAlignment w:val="baseline"/>
        <w:rPr>
          <w:rFonts w:ascii="Times New Roman" w:hAnsi="Times New Roman" w:cs="Times New Roman"/>
          <w:color w:val="000000" w:themeColor="text1"/>
        </w:rPr>
      </w:pPr>
    </w:p>
    <w:p w14:paraId="51745CF8" w14:textId="77777777" w:rsidR="00B53418" w:rsidRDefault="00992750" w:rsidP="00B53418">
      <w:pPr>
        <w:spacing w:after="120"/>
        <w:jc w:val="center"/>
        <w:textAlignment w:val="baseline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References</w:t>
      </w:r>
    </w:p>
    <w:p w14:paraId="781F8270" w14:textId="77777777" w:rsidR="006730A0" w:rsidRPr="006730A0" w:rsidRDefault="00992750" w:rsidP="006730A0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[["http://zotero.org/users/local/KZl8ZL3A/items/MSDRWLVX"],"Toschi, N., Kim, J., Sclocco, R., Duggento, A., Barbieri, R., Kuo, B., &amp; Napadow, V. (2017). Motion sickness increases functional connectivity between visual motion and nausea-associated brain regions. {\\i{}Autonomic Neuroscience}, {\\i{}202}, 108\\uc0\\u8211{}113."]]} CSL_BIBLIOGRAPHY </w:instrText>
      </w:r>
      <w:r>
        <w:fldChar w:fldCharType="separate"/>
      </w:r>
      <w:r w:rsidRPr="006730A0">
        <w:rPr>
          <w:rFonts w:ascii="Times New Roman" w:hAnsi="Times New Roman" w:cs="Times New Roman"/>
        </w:rPr>
        <w:t xml:space="preserve">Pearce, J. M. S. (n.d.). </w:t>
      </w:r>
      <w:r w:rsidRPr="006730A0">
        <w:rPr>
          <w:rFonts w:ascii="Times New Roman" w:hAnsi="Times New Roman" w:cs="Times New Roman"/>
          <w:i/>
          <w:iCs/>
        </w:rPr>
        <w:t>Naming the Cranial Nerves: a historical note</w:t>
      </w:r>
      <w:r w:rsidRPr="006730A0">
        <w:rPr>
          <w:rFonts w:ascii="Times New Roman" w:hAnsi="Times New Roman" w:cs="Times New Roman"/>
        </w:rPr>
        <w:t>.</w:t>
      </w:r>
    </w:p>
    <w:p w14:paraId="6BDBF58D" w14:textId="77777777" w:rsidR="006730A0" w:rsidRPr="006730A0" w:rsidRDefault="00992750" w:rsidP="006730A0">
      <w:pPr>
        <w:pStyle w:val="Bibliography"/>
        <w:rPr>
          <w:rFonts w:ascii="Times New Roman" w:hAnsi="Times New Roman" w:cs="Times New Roman"/>
        </w:rPr>
      </w:pPr>
      <w:r w:rsidRPr="006730A0">
        <w:rPr>
          <w:rFonts w:ascii="Times New Roman" w:hAnsi="Times New Roman" w:cs="Times New Roman"/>
        </w:rPr>
        <w:t xml:space="preserve">Yoshino, M., Abhinav, K., Yeh, F.-C., Panesar, S., Fernandes, D., Pathak, S., … Fernandez-Miranda, J. C. (2016). Visualization of cranial nerves using high-definition fiber tractography. </w:t>
      </w:r>
      <w:r w:rsidRPr="006730A0">
        <w:rPr>
          <w:rFonts w:ascii="Times New Roman" w:hAnsi="Times New Roman" w:cs="Times New Roman"/>
          <w:i/>
          <w:iCs/>
        </w:rPr>
        <w:t>Neurosurgery</w:t>
      </w:r>
      <w:r w:rsidRPr="006730A0">
        <w:rPr>
          <w:rFonts w:ascii="Times New Roman" w:hAnsi="Times New Roman" w:cs="Times New Roman"/>
        </w:rPr>
        <w:t xml:space="preserve">, </w:t>
      </w:r>
      <w:r w:rsidRPr="006730A0">
        <w:rPr>
          <w:rFonts w:ascii="Times New Roman" w:hAnsi="Times New Roman" w:cs="Times New Roman"/>
          <w:i/>
          <w:iCs/>
        </w:rPr>
        <w:t>79</w:t>
      </w:r>
      <w:r w:rsidRPr="006730A0">
        <w:rPr>
          <w:rFonts w:ascii="Times New Roman" w:hAnsi="Times New Roman" w:cs="Times New Roman"/>
        </w:rPr>
        <w:t>(1), 146–165.</w:t>
      </w:r>
    </w:p>
    <w:p w14:paraId="70680D98" w14:textId="77777777" w:rsidR="00B53418" w:rsidRDefault="00992750" w:rsidP="00B53418">
      <w:pPr>
        <w:spacing w:after="120"/>
        <w:jc w:val="both"/>
        <w:textAlignment w:val="baseline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fldChar w:fldCharType="end"/>
      </w:r>
    </w:p>
    <w:p w14:paraId="62DE654C" w14:textId="77777777" w:rsidR="00B53418" w:rsidRDefault="00B53418" w:rsidP="00B53418">
      <w:pPr>
        <w:spacing w:after="120"/>
        <w:jc w:val="both"/>
        <w:textAlignment w:val="baseline"/>
        <w:rPr>
          <w:rFonts w:ascii="Times New Roman" w:hAnsi="Times New Roman" w:cs="Times New Roman"/>
          <w:color w:val="000000" w:themeColor="text1"/>
        </w:rPr>
      </w:pPr>
    </w:p>
    <w:p w14:paraId="08E0EFCD" w14:textId="77777777" w:rsidR="00DF766D" w:rsidRDefault="00DF766D" w:rsidP="00B53418">
      <w:pPr>
        <w:spacing w:after="120"/>
        <w:jc w:val="both"/>
        <w:textAlignment w:val="baseline"/>
        <w:rPr>
          <w:rFonts w:ascii="Times New Roman" w:hAnsi="Times New Roman" w:cs="Times New Roman"/>
          <w:color w:val="000000" w:themeColor="text1"/>
        </w:rPr>
      </w:pPr>
    </w:p>
    <w:p w14:paraId="385C411F" w14:textId="77777777" w:rsidR="00DF766D" w:rsidRDefault="00DF766D" w:rsidP="00B53418">
      <w:pPr>
        <w:spacing w:after="120"/>
        <w:jc w:val="both"/>
        <w:textAlignment w:val="baseline"/>
        <w:rPr>
          <w:rFonts w:ascii="Times New Roman" w:hAnsi="Times New Roman" w:cs="Times New Roman"/>
          <w:color w:val="000000" w:themeColor="text1"/>
        </w:rPr>
      </w:pPr>
    </w:p>
    <w:p w14:paraId="463B1E33" w14:textId="77777777" w:rsidR="00DF766D" w:rsidRDefault="00DF766D" w:rsidP="00B53418">
      <w:pPr>
        <w:spacing w:after="120"/>
        <w:jc w:val="both"/>
        <w:textAlignment w:val="baseline"/>
        <w:rPr>
          <w:rFonts w:ascii="Times New Roman" w:hAnsi="Times New Roman" w:cs="Times New Roman"/>
          <w:color w:val="000000" w:themeColor="text1"/>
        </w:rPr>
      </w:pPr>
    </w:p>
    <w:p w14:paraId="65025F7E" w14:textId="77777777" w:rsidR="00DF766D" w:rsidRDefault="00DF766D" w:rsidP="00B53418">
      <w:pPr>
        <w:spacing w:after="120"/>
        <w:jc w:val="both"/>
        <w:textAlignment w:val="baseline"/>
        <w:rPr>
          <w:rFonts w:ascii="Times New Roman" w:hAnsi="Times New Roman" w:cs="Times New Roman"/>
          <w:color w:val="000000" w:themeColor="text1"/>
        </w:rPr>
      </w:pPr>
    </w:p>
    <w:p w14:paraId="2716643A" w14:textId="77777777" w:rsidR="00DF766D" w:rsidRDefault="00DF766D" w:rsidP="00B53418">
      <w:pPr>
        <w:spacing w:after="120"/>
        <w:jc w:val="both"/>
        <w:textAlignment w:val="baseline"/>
        <w:rPr>
          <w:rFonts w:ascii="Times New Roman" w:hAnsi="Times New Roman" w:cs="Times New Roman"/>
          <w:color w:val="000000" w:themeColor="text1"/>
        </w:rPr>
      </w:pPr>
    </w:p>
    <w:p w14:paraId="210FDDCA" w14:textId="77777777" w:rsidR="00DF766D" w:rsidRDefault="00DF766D" w:rsidP="00B53418">
      <w:pPr>
        <w:spacing w:after="120"/>
        <w:jc w:val="both"/>
        <w:textAlignment w:val="baseline"/>
        <w:rPr>
          <w:rFonts w:ascii="Times New Roman" w:hAnsi="Times New Roman" w:cs="Times New Roman"/>
          <w:color w:val="000000" w:themeColor="text1"/>
        </w:rPr>
      </w:pPr>
    </w:p>
    <w:p w14:paraId="78BC4441" w14:textId="77777777" w:rsidR="00DF766D" w:rsidRDefault="00DF766D" w:rsidP="00B53418">
      <w:pPr>
        <w:spacing w:after="120"/>
        <w:jc w:val="both"/>
        <w:textAlignment w:val="baseline"/>
        <w:rPr>
          <w:rFonts w:ascii="Times New Roman" w:hAnsi="Times New Roman" w:cs="Times New Roman"/>
          <w:color w:val="000000" w:themeColor="text1"/>
        </w:rPr>
      </w:pPr>
    </w:p>
    <w:p w14:paraId="69936274" w14:textId="77777777" w:rsidR="00DF766D" w:rsidRDefault="00DF766D" w:rsidP="00B53418">
      <w:pPr>
        <w:spacing w:after="120"/>
        <w:jc w:val="both"/>
        <w:textAlignment w:val="baseline"/>
        <w:rPr>
          <w:rFonts w:ascii="Times New Roman" w:hAnsi="Times New Roman" w:cs="Times New Roman"/>
          <w:color w:val="000000" w:themeColor="text1"/>
        </w:rPr>
      </w:pPr>
    </w:p>
    <w:p w14:paraId="5634EB42" w14:textId="77777777" w:rsidR="00DF766D" w:rsidRDefault="00DF766D" w:rsidP="00B53418">
      <w:pPr>
        <w:spacing w:after="120"/>
        <w:jc w:val="both"/>
        <w:textAlignment w:val="baseline"/>
        <w:rPr>
          <w:rFonts w:ascii="Times New Roman" w:hAnsi="Times New Roman" w:cs="Times New Roman"/>
          <w:color w:val="000000" w:themeColor="text1"/>
        </w:rPr>
      </w:pPr>
    </w:p>
    <w:p w14:paraId="47322B20" w14:textId="77777777" w:rsidR="00DF766D" w:rsidRPr="00B53418" w:rsidRDefault="00DF766D" w:rsidP="00B53418">
      <w:pPr>
        <w:spacing w:after="120"/>
        <w:jc w:val="both"/>
        <w:textAlignment w:val="baseline"/>
        <w:rPr>
          <w:rFonts w:ascii="Times New Roman" w:hAnsi="Times New Roman" w:cs="Times New Roman"/>
          <w:color w:val="000000" w:themeColor="text1"/>
        </w:rPr>
      </w:pPr>
    </w:p>
    <w:p w14:paraId="6AAD56E5" w14:textId="77777777" w:rsidR="00A46C59" w:rsidRDefault="00992750" w:rsidP="00A46C59">
      <w:pPr>
        <w:ind w:firstLine="0"/>
        <w:rPr>
          <w:rFonts w:ascii="Times New Roman" w:eastAsia="Times New Roman" w:hAnsi="Times New Roman" w:cs="Times New Roman"/>
          <w:b/>
          <w:color w:val="000000" w:themeColor="text1"/>
          <w:kern w:val="0"/>
          <w:lang w:eastAsia="en-US"/>
        </w:rPr>
      </w:pPr>
      <w:r>
        <w:rPr>
          <w:rFonts w:ascii="Times New Roman" w:eastAsia="Times New Roman" w:hAnsi="Times New Roman" w:cs="Times New Roman"/>
          <w:b/>
          <w:color w:val="000000" w:themeColor="text1"/>
          <w:kern w:val="0"/>
          <w:lang w:eastAsia="en-US"/>
        </w:rPr>
        <w:lastRenderedPageBreak/>
        <w:t>2</w:t>
      </w:r>
      <w:r w:rsidRPr="00A46C59">
        <w:rPr>
          <w:rFonts w:ascii="Times New Roman" w:eastAsia="Times New Roman" w:hAnsi="Times New Roman" w:cs="Times New Roman"/>
          <w:b/>
          <w:color w:val="000000" w:themeColor="text1"/>
          <w:kern w:val="0"/>
          <w:lang w:eastAsia="en-US"/>
        </w:rPr>
        <w:t>.</w:t>
      </w:r>
    </w:p>
    <w:p w14:paraId="62DDEA69" w14:textId="6AF55548" w:rsidR="003D6C7A" w:rsidRPr="003D6C7A" w:rsidRDefault="00992750" w:rsidP="002B2AD9">
      <w:pPr>
        <w:rPr>
          <w:rFonts w:ascii="Verdana" w:eastAsia="Times New Roman" w:hAnsi="Verdana" w:cs="Times New Roman"/>
          <w:color w:val="333333"/>
          <w:kern w:val="0"/>
          <w:sz w:val="20"/>
          <w:szCs w:val="20"/>
          <w:lang w:eastAsia="en-US"/>
        </w:rPr>
      </w:pPr>
      <w:r w:rsidRPr="003D6C7A">
        <w:rPr>
          <w:rFonts w:ascii="Times New Roman" w:hAnsi="Times New Roman" w:cs="Times New Roman"/>
        </w:rPr>
        <w:t>People</w:t>
      </w:r>
      <w:r w:rsidR="00AD2AA2" w:rsidRPr="003D6C7A">
        <w:rPr>
          <w:rFonts w:ascii="Times New Roman" w:hAnsi="Times New Roman" w:cs="Times New Roman"/>
        </w:rPr>
        <w:t xml:space="preserve"> may have </w:t>
      </w:r>
      <w:r w:rsidRPr="003D6C7A">
        <w:rPr>
          <w:rFonts w:ascii="Times New Roman" w:hAnsi="Times New Roman" w:cs="Times New Roman"/>
        </w:rPr>
        <w:t>m</w:t>
      </w:r>
      <w:r w:rsidR="00AD2AA2" w:rsidRPr="003D6C7A">
        <w:rPr>
          <w:rFonts w:ascii="Times New Roman" w:hAnsi="Times New Roman" w:cs="Times New Roman"/>
        </w:rPr>
        <w:t xml:space="preserve">otion sickness </w:t>
      </w:r>
      <w:r w:rsidR="00A96ECA" w:rsidRPr="003D6C7A">
        <w:rPr>
          <w:rFonts w:ascii="Times New Roman" w:hAnsi="Times New Roman" w:cs="Times New Roman"/>
        </w:rPr>
        <w:t>while traveling i</w:t>
      </w:r>
      <w:r w:rsidRPr="003D6C7A">
        <w:rPr>
          <w:rFonts w:ascii="Times New Roman" w:hAnsi="Times New Roman" w:cs="Times New Roman"/>
        </w:rPr>
        <w:t>n vehicles</w:t>
      </w:r>
      <w:r w:rsidR="00F97372" w:rsidRPr="003D6C7A">
        <w:rPr>
          <w:rFonts w:ascii="Times New Roman" w:hAnsi="Times New Roman" w:cs="Times New Roman"/>
        </w:rPr>
        <w:t xml:space="preserve"> or </w:t>
      </w:r>
      <w:r w:rsidR="00F97372" w:rsidRPr="003D6C7A">
        <w:rPr>
          <w:rFonts w:ascii="Times New Roman" w:hAnsi="Times New Roman" w:cs="Times New Roman"/>
          <w:color w:val="333333"/>
          <w:shd w:val="clear" w:color="auto" w:fill="FFFFFF"/>
        </w:rPr>
        <w:t>when riding on a roller coaster.</w:t>
      </w:r>
      <w:r w:rsidR="004A527E" w:rsidRPr="003D6C7A">
        <w:rPr>
          <w:rFonts w:ascii="Times New Roman" w:hAnsi="Times New Roman" w:cs="Times New Roman"/>
        </w:rPr>
        <w:t xml:space="preserve"> T</w:t>
      </w:r>
      <w:r w:rsidR="00A96ECA" w:rsidRPr="003D6C7A">
        <w:rPr>
          <w:rFonts w:ascii="Times New Roman" w:hAnsi="Times New Roman" w:cs="Times New Roman"/>
        </w:rPr>
        <w:t xml:space="preserve">his can be the result of an </w:t>
      </w:r>
      <w:r w:rsidR="00AD2AA2" w:rsidRPr="003D6C7A">
        <w:rPr>
          <w:rFonts w:ascii="Times New Roman" w:hAnsi="Times New Roman" w:cs="Times New Roman"/>
        </w:rPr>
        <w:t>intersensory conflict between vestibular and visual stimul</w:t>
      </w:r>
      <w:r w:rsidR="004A527E" w:rsidRPr="003D6C7A">
        <w:rPr>
          <w:rFonts w:ascii="Times New Roman" w:hAnsi="Times New Roman" w:cs="Times New Roman"/>
        </w:rPr>
        <w:t>us.</w:t>
      </w:r>
      <w:r w:rsidR="00517CC8" w:rsidRPr="003D6C7A">
        <w:rPr>
          <w:rFonts w:ascii="Times New Roman" w:hAnsi="Times New Roman" w:cs="Times New Roman"/>
          <w:color w:val="333333"/>
          <w:shd w:val="clear" w:color="auto" w:fill="FFFFFF"/>
        </w:rPr>
        <w:t xml:space="preserve"> </w:t>
      </w:r>
      <w:r w:rsidR="006809B5" w:rsidRPr="003D6C7A">
        <w:rPr>
          <w:rFonts w:ascii="Times New Roman" w:hAnsi="Times New Roman" w:cs="Times New Roman"/>
          <w:color w:val="333333"/>
          <w:shd w:val="clear" w:color="auto" w:fill="FFFFFF"/>
        </w:rPr>
        <w:t>This kind of mo</w:t>
      </w:r>
      <w:r w:rsidR="006809B5" w:rsidRPr="003D6C7A">
        <w:rPr>
          <w:rFonts w:ascii="Times New Roman" w:hAnsi="Times New Roman" w:cs="Times New Roman"/>
        </w:rPr>
        <w:t>tion</w:t>
      </w:r>
      <w:r w:rsidR="00EA51DD" w:rsidRPr="003D6C7A">
        <w:rPr>
          <w:rFonts w:ascii="Times New Roman" w:hAnsi="Times New Roman" w:cs="Times New Roman"/>
        </w:rPr>
        <w:t xml:space="preserve"> </w:t>
      </w:r>
      <w:r w:rsidR="006809B5" w:rsidRPr="003D6C7A">
        <w:rPr>
          <w:rFonts w:ascii="Times New Roman" w:hAnsi="Times New Roman" w:cs="Times New Roman"/>
        </w:rPr>
        <w:t>activates</w:t>
      </w:r>
      <w:r w:rsidR="00EA51DD" w:rsidRPr="003D6C7A">
        <w:rPr>
          <w:rFonts w:ascii="Times New Roman" w:hAnsi="Times New Roman" w:cs="Times New Roman"/>
        </w:rPr>
        <w:t xml:space="preserve"> the </w:t>
      </w:r>
      <w:r w:rsidR="006809B5" w:rsidRPr="003D6C7A">
        <w:rPr>
          <w:rFonts w:ascii="Times New Roman" w:hAnsi="Times New Roman" w:cs="Times New Roman"/>
        </w:rPr>
        <w:t>vestibular system. The</w:t>
      </w:r>
      <w:r w:rsidR="00B24B4E" w:rsidRPr="003D6C7A">
        <w:rPr>
          <w:rFonts w:ascii="Times New Roman" w:hAnsi="Times New Roman" w:cs="Times New Roman"/>
        </w:rPr>
        <w:t xml:space="preserve"> vestibular system</w:t>
      </w:r>
      <w:r w:rsidR="0087567B">
        <w:rPr>
          <w:rFonts w:ascii="Times New Roman" w:hAnsi="Times New Roman" w:cs="Times New Roman"/>
        </w:rPr>
        <w:t xml:space="preserve"> consists</w:t>
      </w:r>
      <w:r w:rsidR="00DD1D8F">
        <w:rPr>
          <w:rFonts w:ascii="Times New Roman" w:hAnsi="Times New Roman" w:cs="Times New Roman"/>
        </w:rPr>
        <w:t xml:space="preserve"> of </w:t>
      </w:r>
      <w:r w:rsidR="0087567B">
        <w:rPr>
          <w:rFonts w:ascii="Times New Roman" w:hAnsi="Times New Roman" w:cs="Times New Roman"/>
        </w:rPr>
        <w:t>semicircular</w:t>
      </w:r>
      <w:r w:rsidR="00DD1D8F">
        <w:rPr>
          <w:rFonts w:ascii="Times New Roman" w:hAnsi="Times New Roman" w:cs="Times New Roman"/>
        </w:rPr>
        <w:t xml:space="preserve"> ducts and chambers</w:t>
      </w:r>
      <w:r w:rsidR="0087567B">
        <w:rPr>
          <w:rFonts w:ascii="Times New Roman" w:hAnsi="Times New Roman" w:cs="Times New Roman"/>
        </w:rPr>
        <w:t xml:space="preserve"> that have</w:t>
      </w:r>
      <w:r w:rsidR="006F3C1B">
        <w:rPr>
          <w:rFonts w:ascii="Times New Roman" w:hAnsi="Times New Roman" w:cs="Times New Roman"/>
        </w:rPr>
        <w:t xml:space="preserve"> receptors for equilibrium</w:t>
      </w:r>
      <w:r w:rsidR="0087567B">
        <w:rPr>
          <w:rFonts w:ascii="Times New Roman" w:hAnsi="Times New Roman" w:cs="Times New Roman"/>
        </w:rPr>
        <w:t>. The system</w:t>
      </w:r>
      <w:r w:rsidR="006F3C1B" w:rsidRPr="003D6C7A">
        <w:rPr>
          <w:rFonts w:ascii="Times New Roman" w:hAnsi="Times New Roman" w:cs="Times New Roman"/>
        </w:rPr>
        <w:t xml:space="preserve"> </w:t>
      </w:r>
      <w:r w:rsidR="002A2236" w:rsidRPr="003D6C7A">
        <w:rPr>
          <w:rFonts w:ascii="Times New Roman" w:hAnsi="Times New Roman" w:cs="Times New Roman"/>
        </w:rPr>
        <w:t>is responsible for balance, motion as well a</w:t>
      </w:r>
      <w:r w:rsidR="002A2236" w:rsidRPr="00701068">
        <w:t>s body position.</w:t>
      </w:r>
      <w:r w:rsidR="00517CC8" w:rsidRPr="00701068">
        <w:t xml:space="preserve"> </w:t>
      </w:r>
      <w:r w:rsidR="00701068" w:rsidRPr="00701068">
        <w:t xml:space="preserve">It also has a function of </w:t>
      </w:r>
      <w:r w:rsidRPr="00701068">
        <w:t>gaze stability during motion</w:t>
      </w:r>
      <w:r w:rsidR="00701068" w:rsidRPr="00701068">
        <w:t>.</w:t>
      </w:r>
      <w:r w:rsidR="00C47D51" w:rsidRPr="003D6C7A">
        <w:rPr>
          <w:rFonts w:ascii="Times New Roman" w:hAnsi="Times New Roman" w:cs="Times New Roman"/>
        </w:rPr>
        <w:t xml:space="preserve"> It determines the body orientation and minds the direction and speed resulting in maintaining human balance</w:t>
      </w:r>
      <w:r w:rsidR="006730A0">
        <w:rPr>
          <w:rFonts w:ascii="Times New Roman" w:hAnsi="Times New Roman" w:cs="Times New Roman"/>
        </w:rPr>
        <w:t xml:space="preserve"> </w:t>
      </w:r>
      <w:r w:rsidR="006730A0">
        <w:rPr>
          <w:rFonts w:ascii="Times New Roman" w:hAnsi="Times New Roman" w:cs="Times New Roman"/>
        </w:rPr>
        <w:fldChar w:fldCharType="begin"/>
      </w:r>
      <w:r w:rsidR="006730A0">
        <w:rPr>
          <w:rFonts w:ascii="Times New Roman" w:hAnsi="Times New Roman" w:cs="Times New Roman"/>
        </w:rPr>
        <w:instrText xml:space="preserve"> ADDIN ZOTERO_ITEM CSL_CITATION {"citationID":"epQy9Utc","properties":{"formattedCitation":"(Bertolini &amp; Straumann, 2016)","plainCitation":"(Bertolini &amp; Straumann, 2016)","noteIndex":0},"citationItems":[{"id":2406,"uris":["http://zotero.org/users/local/KZl8ZL3A/items/R3E4FS8S"],"uri":["http://zotero.org/users/local/KZl8ZL3A/items/R3E4FS8S"],"itemData":{"id":2406,"type":"article-journal","title":"Moving in a moving world: a review on vestibular motion sickness","container-title":"Frontiers in neurology","page":"14","volume":"7","author":[{"family":"Bertolini","given":"Giovanni"},{"family":"Straumann","given":"Dominik"}],"issued":{"date-parts":[["2016"]]}}}],"schema":"https://github.com/citation-style-language/schema/raw/master/csl-citation.json"} </w:instrText>
      </w:r>
      <w:r w:rsidR="006730A0">
        <w:rPr>
          <w:rFonts w:ascii="Times New Roman" w:hAnsi="Times New Roman" w:cs="Times New Roman"/>
        </w:rPr>
        <w:fldChar w:fldCharType="separate"/>
      </w:r>
      <w:r w:rsidR="006730A0" w:rsidRPr="006730A0">
        <w:rPr>
          <w:rFonts w:ascii="Times New Roman" w:hAnsi="Times New Roman" w:cs="Times New Roman"/>
        </w:rPr>
        <w:t>(Bertolini &amp; Straumann, 2016)</w:t>
      </w:r>
      <w:r w:rsidR="006730A0">
        <w:rPr>
          <w:rFonts w:ascii="Times New Roman" w:hAnsi="Times New Roman" w:cs="Times New Roman"/>
        </w:rPr>
        <w:fldChar w:fldCharType="end"/>
      </w:r>
      <w:r w:rsidR="00C47D51" w:rsidRPr="003D6C7A">
        <w:rPr>
          <w:rFonts w:ascii="Times New Roman" w:hAnsi="Times New Roman" w:cs="Times New Roman"/>
        </w:rPr>
        <w:t>.</w:t>
      </w:r>
      <w:r w:rsidRPr="003D6C7A">
        <w:rPr>
          <w:rFonts w:ascii="Times New Roman" w:hAnsi="Times New Roman" w:cs="Times New Roman"/>
        </w:rPr>
        <w:t xml:space="preserve"> There is </w:t>
      </w:r>
      <w:r w:rsidRPr="00851197">
        <w:t xml:space="preserve">motion sickness as a result of a conflict </w:t>
      </w:r>
      <w:r w:rsidR="000F3DBB" w:rsidRPr="00851197">
        <w:rPr>
          <w:lang w:eastAsia="en-US"/>
        </w:rPr>
        <w:t>between visual and vestibular</w:t>
      </w:r>
      <w:r w:rsidRPr="00851197">
        <w:t xml:space="preserve"> signals.</w:t>
      </w:r>
      <w:r w:rsidR="008004A8" w:rsidRPr="00851197">
        <w:t xml:space="preserve"> For example, such conflict can arise when you look out the side window of a moving vehicle. During this motion, the vestibular perceived motion is </w:t>
      </w:r>
      <w:r w:rsidR="00851197" w:rsidRPr="00851197">
        <w:t>opposing</w:t>
      </w:r>
      <w:r w:rsidR="008004A8" w:rsidRPr="00851197">
        <w:t xml:space="preserve"> to the movement </w:t>
      </w:r>
      <w:r w:rsidR="00851197" w:rsidRPr="00851197">
        <w:t>perceived</w:t>
      </w:r>
      <w:r w:rsidR="008004A8" w:rsidRPr="00851197">
        <w:t xml:space="preserve"> in the visual </w:t>
      </w:r>
      <w:r w:rsidR="00851197" w:rsidRPr="00851197">
        <w:t>arena</w:t>
      </w:r>
      <w:r w:rsidR="006730A0">
        <w:t xml:space="preserve"> </w:t>
      </w:r>
      <w:r w:rsidR="006730A0">
        <w:fldChar w:fldCharType="begin"/>
      </w:r>
      <w:r w:rsidR="006730A0">
        <w:instrText xml:space="preserve"> ADDIN ZOTERO_ITEM CSL_CITATION {"citationID":"nEKAteam","properties":{"formattedCitation":"(Toschi et al., 2017)","plainCitation":"(Toschi et al., 2017)","noteIndex":0},"citationItems":[{"id":2407,"uris":["http://zotero.org/users/local/KZl8ZL3A/items/MSDRWLVX"],"uri":["http://zotero.org/users/local/KZl8ZL3A/items/MSDRWLVX"],"itemData":{"id":2407,"type":"article-journal","title":"Motion sickness increases functional connectivity between visual motion and nausea-associated brain regions","container-title":"Autonomic Neuroscience","page":"108-113","volume":"202","author":[{"family":"Toschi","given":"Nicola"},{"family":"Kim","given":"Jieun"},{"family":"Sclocco","given":"Roberta"},{"family":"Duggento","given":"Andrea"},{"family":"Barbieri","given":"Riccardo"},{"family":"Kuo","given":"Braden"},{"family":"Napadow","given":"Vitaly"}],"issued":{"date-parts":[["2017"]]}}}],"schema":"https://github.com/citation-style-language/schema/raw/master/csl-citation.json"} </w:instrText>
      </w:r>
      <w:r w:rsidR="006730A0">
        <w:fldChar w:fldCharType="separate"/>
      </w:r>
      <w:r w:rsidR="006730A0" w:rsidRPr="006730A0">
        <w:rPr>
          <w:rFonts w:ascii="Times New Roman" w:hAnsi="Times New Roman" w:cs="Times New Roman"/>
        </w:rPr>
        <w:t>(Toschi et al., 2017)</w:t>
      </w:r>
      <w:r w:rsidR="006730A0">
        <w:fldChar w:fldCharType="end"/>
      </w:r>
      <w:r w:rsidR="008004A8" w:rsidRPr="00851197">
        <w:t>.</w:t>
      </w:r>
    </w:p>
    <w:p w14:paraId="76769BCD" w14:textId="77777777" w:rsidR="00B02434" w:rsidRPr="00EE23D0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3F4409A0" w14:textId="77777777" w:rsidR="00B02434" w:rsidRPr="00EE23D0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3032063C" w14:textId="77777777" w:rsidR="00B02434" w:rsidRPr="00EE23D0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0A25EDBD" w14:textId="77777777" w:rsidR="00B02434" w:rsidRPr="00EE23D0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6C1E1924" w14:textId="77777777" w:rsidR="00B02434" w:rsidRPr="00EE23D0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59B75DBB" w14:textId="77777777" w:rsidR="00B02434" w:rsidRPr="00EE23D0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6A93BF40" w14:textId="77777777" w:rsidR="004052DF" w:rsidRDefault="004052DF" w:rsidP="006730A0">
      <w:pPr>
        <w:ind w:firstLine="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14:paraId="411CDECE" w14:textId="77777777" w:rsidR="006730A0" w:rsidRDefault="006730A0" w:rsidP="006730A0">
      <w:pPr>
        <w:ind w:firstLine="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14:paraId="0B9C558A" w14:textId="77777777" w:rsidR="006730A0" w:rsidRDefault="006730A0" w:rsidP="006730A0">
      <w:pPr>
        <w:ind w:firstLine="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14:paraId="078A344D" w14:textId="77777777" w:rsidR="006730A0" w:rsidRPr="00EE23D0" w:rsidRDefault="006730A0" w:rsidP="006730A0">
      <w:pPr>
        <w:ind w:firstLine="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14:paraId="5C05250B" w14:textId="77777777" w:rsidR="004052DF" w:rsidRDefault="004052DF" w:rsidP="00B02434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14:paraId="60D59A20" w14:textId="77777777" w:rsidR="002B2AD9" w:rsidRDefault="002B2AD9" w:rsidP="00B02434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14:paraId="7D86AED7" w14:textId="77777777" w:rsidR="002B2AD9" w:rsidRPr="00EE23D0" w:rsidRDefault="002B2AD9" w:rsidP="00B02434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  <w:bookmarkStart w:id="0" w:name="_GoBack"/>
      <w:bookmarkEnd w:id="0"/>
    </w:p>
    <w:p w14:paraId="4C6B043E" w14:textId="77777777" w:rsidR="00B02434" w:rsidRPr="00EE23D0" w:rsidRDefault="00992750" w:rsidP="00B02434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  <w:r w:rsidRPr="00EE23D0">
        <w:rPr>
          <w:rFonts w:ascii="Times New Roman" w:hAnsi="Times New Roman" w:cs="Times New Roman"/>
          <w:color w:val="000000" w:themeColor="text1"/>
        </w:rPr>
        <w:t xml:space="preserve"> References </w:t>
      </w:r>
    </w:p>
    <w:p w14:paraId="408E91EB" w14:textId="77777777" w:rsidR="00B02434" w:rsidRPr="00EE23D0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3880C494" w14:textId="77777777" w:rsidR="00B02434" w:rsidRPr="006730A0" w:rsidRDefault="00992750" w:rsidP="006730A0">
      <w:pPr>
        <w:pStyle w:val="Bibliography"/>
        <w:rPr>
          <w:rFonts w:ascii="Times New Roman" w:hAnsi="Times New Roman" w:cs="Times New Roman"/>
        </w:rPr>
      </w:pPr>
      <w:r w:rsidRPr="006730A0">
        <w:rPr>
          <w:rFonts w:ascii="Times New Roman" w:hAnsi="Times New Roman" w:cs="Times New Roman"/>
        </w:rPr>
        <w:t xml:space="preserve">Bertolini, G., &amp; Straumann, D. (2016). Moving in a moving world: a review on vestibular motion sickness. </w:t>
      </w:r>
      <w:r w:rsidRPr="006730A0">
        <w:rPr>
          <w:rFonts w:ascii="Times New Roman" w:hAnsi="Times New Roman" w:cs="Times New Roman"/>
          <w:i/>
          <w:iCs/>
        </w:rPr>
        <w:t>Frontiers in Neurology</w:t>
      </w:r>
      <w:r w:rsidRPr="006730A0">
        <w:rPr>
          <w:rFonts w:ascii="Times New Roman" w:hAnsi="Times New Roman" w:cs="Times New Roman"/>
        </w:rPr>
        <w:t xml:space="preserve">, </w:t>
      </w:r>
      <w:r w:rsidRPr="006730A0">
        <w:rPr>
          <w:rFonts w:ascii="Times New Roman" w:hAnsi="Times New Roman" w:cs="Times New Roman"/>
          <w:i/>
          <w:iCs/>
        </w:rPr>
        <w:t>7</w:t>
      </w:r>
      <w:r w:rsidRPr="006730A0">
        <w:rPr>
          <w:rFonts w:ascii="Times New Roman" w:hAnsi="Times New Roman" w:cs="Times New Roman"/>
        </w:rPr>
        <w:t>, 14.</w:t>
      </w:r>
    </w:p>
    <w:p w14:paraId="3F02444C" w14:textId="77777777" w:rsidR="006730A0" w:rsidRPr="006730A0" w:rsidRDefault="00992750" w:rsidP="006730A0">
      <w:pPr>
        <w:pStyle w:val="Bibliography"/>
        <w:rPr>
          <w:rFonts w:ascii="Times New Roman" w:hAnsi="Times New Roman" w:cs="Times New Roman"/>
        </w:rPr>
      </w:pPr>
      <w:r w:rsidRPr="006730A0">
        <w:rPr>
          <w:rFonts w:ascii="Times New Roman" w:hAnsi="Times New Roman" w:cs="Times New Roman"/>
        </w:rPr>
        <w:t xml:space="preserve">Toschi, N., Kim, J., Sclocco, R., Duggento, A., Barbieri, R., Kuo, B., &amp; Napadow, V. (2017). Motion sickness increases functional connectivity between visual motion and nausea-associated brain regions. </w:t>
      </w:r>
      <w:r w:rsidRPr="006730A0">
        <w:rPr>
          <w:rFonts w:ascii="Times New Roman" w:hAnsi="Times New Roman" w:cs="Times New Roman"/>
          <w:i/>
          <w:iCs/>
        </w:rPr>
        <w:t>Autonomic Neuroscience</w:t>
      </w:r>
      <w:r w:rsidRPr="006730A0">
        <w:rPr>
          <w:rFonts w:ascii="Times New Roman" w:hAnsi="Times New Roman" w:cs="Times New Roman"/>
        </w:rPr>
        <w:t xml:space="preserve">, </w:t>
      </w:r>
      <w:r w:rsidRPr="006730A0">
        <w:rPr>
          <w:rFonts w:ascii="Times New Roman" w:hAnsi="Times New Roman" w:cs="Times New Roman"/>
          <w:i/>
          <w:iCs/>
        </w:rPr>
        <w:t>202</w:t>
      </w:r>
      <w:r w:rsidRPr="006730A0">
        <w:rPr>
          <w:rFonts w:ascii="Times New Roman" w:hAnsi="Times New Roman" w:cs="Times New Roman"/>
        </w:rPr>
        <w:t>, 108–113.</w:t>
      </w:r>
    </w:p>
    <w:p w14:paraId="5502EBFA" w14:textId="77777777" w:rsidR="00B02434" w:rsidRPr="00EE23D0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6C23C3E3" w14:textId="77777777" w:rsidR="007F064E" w:rsidRPr="00EE23D0" w:rsidRDefault="007F064E" w:rsidP="002F170D">
      <w:pPr>
        <w:rPr>
          <w:rFonts w:ascii="Times New Roman" w:hAnsi="Times New Roman" w:cs="Times New Roman"/>
          <w:color w:val="000000" w:themeColor="text1"/>
        </w:rPr>
      </w:pPr>
    </w:p>
    <w:p w14:paraId="331ED526" w14:textId="77777777" w:rsidR="007F064E" w:rsidRPr="00EE23D0" w:rsidRDefault="007F064E" w:rsidP="002F170D">
      <w:pPr>
        <w:rPr>
          <w:rFonts w:ascii="Times New Roman" w:hAnsi="Times New Roman" w:cs="Times New Roman"/>
          <w:color w:val="000000" w:themeColor="text1"/>
        </w:rPr>
      </w:pPr>
    </w:p>
    <w:p w14:paraId="40E3EC0B" w14:textId="77777777" w:rsidR="007F064E" w:rsidRPr="00EE23D0" w:rsidRDefault="007F064E" w:rsidP="002F170D">
      <w:pPr>
        <w:rPr>
          <w:rFonts w:ascii="Times New Roman" w:hAnsi="Times New Roman" w:cs="Times New Roman"/>
          <w:color w:val="000000" w:themeColor="text1"/>
        </w:rPr>
      </w:pPr>
    </w:p>
    <w:p w14:paraId="02E348A7" w14:textId="77777777" w:rsidR="002F170D" w:rsidRPr="00EE23D0" w:rsidRDefault="002F170D" w:rsidP="00E56282">
      <w:pPr>
        <w:ind w:firstLine="0"/>
        <w:rPr>
          <w:rFonts w:ascii="Times New Roman" w:hAnsi="Times New Roman" w:cs="Times New Roman"/>
          <w:color w:val="000000" w:themeColor="text1"/>
        </w:rPr>
      </w:pPr>
    </w:p>
    <w:sectPr w:rsidR="002F170D" w:rsidRPr="00EE23D0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91E4134" w16cid:durableId="20C5B157"/>
  <w16cid:commentId w16cid:paraId="7BA95F99" w16cid:durableId="20C5B1BA"/>
  <w16cid:commentId w16cid:paraId="64F9F4A0" w16cid:durableId="20C5B201"/>
  <w16cid:commentId w16cid:paraId="6C4E0565" w16cid:durableId="20C5B298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364A217" w14:textId="77777777" w:rsidR="00FE0146" w:rsidRDefault="00FE0146">
      <w:pPr>
        <w:spacing w:line="240" w:lineRule="auto"/>
      </w:pPr>
      <w:r>
        <w:separator/>
      </w:r>
    </w:p>
  </w:endnote>
  <w:endnote w:type="continuationSeparator" w:id="0">
    <w:p w14:paraId="0F6C37C3" w14:textId="77777777" w:rsidR="00FE0146" w:rsidRDefault="00FE014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3BE6478" w14:textId="77777777" w:rsidR="00FE0146" w:rsidRDefault="00FE0146">
      <w:pPr>
        <w:spacing w:line="240" w:lineRule="auto"/>
      </w:pPr>
      <w:r>
        <w:separator/>
      </w:r>
    </w:p>
  </w:footnote>
  <w:footnote w:type="continuationSeparator" w:id="0">
    <w:p w14:paraId="2FFE2106" w14:textId="77777777" w:rsidR="00FE0146" w:rsidRDefault="00FE0146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9762E3B" w14:textId="77777777" w:rsidR="00E81978" w:rsidRPr="00D46E5B" w:rsidRDefault="00992750" w:rsidP="00D46E5B">
    <w:pPr>
      <w:pStyle w:val="Header"/>
    </w:pPr>
    <w:r>
      <w:rPr>
        <w:rFonts w:ascii="Times New Roman" w:hAnsi="Times New Roman" w:cs="Times New Roman"/>
      </w:rPr>
      <w:t>CRANIAL NERVES</w:t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AD93045" w14:textId="77777777" w:rsidR="008B69FF" w:rsidRPr="008B69FF" w:rsidRDefault="00992750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D46E5B">
      <w:rPr>
        <w:rFonts w:ascii="Times New Roman" w:hAnsi="Times New Roman" w:cs="Times New Roman"/>
      </w:rPr>
      <w:t>CRANIAL NERVES</w:t>
    </w:r>
    <w:r w:rsidR="00D46E5B">
      <w:rPr>
        <w:rFonts w:ascii="Times New Roman" w:hAnsi="Times New Roman" w:cs="Times New Roman"/>
      </w:rPr>
      <w:tab/>
    </w:r>
    <w:r w:rsidR="00D46E5B">
      <w:rPr>
        <w:rFonts w:ascii="Times New Roman" w:hAnsi="Times New Roman" w:cs="Times New Roman"/>
      </w:rPr>
      <w:tab/>
    </w:r>
    <w:r w:rsidR="00D46E5B" w:rsidRPr="008B69FF">
      <w:rPr>
        <w:rFonts w:ascii="Times New Roman" w:hAnsi="Times New Roman" w:cs="Times New Roman"/>
      </w:rPr>
      <w:t xml:space="preserve"> </w:t>
    </w:r>
    <w:r w:rsidR="00D46E5B"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  <w:t xml:space="preserve">      1</w:t>
    </w:r>
  </w:p>
  <w:p w14:paraId="591DC086" w14:textId="77777777"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34FD141A"/>
    <w:multiLevelType w:val="hybridMultilevel"/>
    <w:tmpl w:val="AE8A83C8"/>
    <w:lvl w:ilvl="0" w:tplc="8DC0610A">
      <w:start w:val="1"/>
      <w:numFmt w:val="bullet"/>
      <w:lvlText w:val=""/>
      <w:lvlJc w:val="left"/>
      <w:pPr>
        <w:ind w:left="960" w:hanging="360"/>
      </w:pPr>
      <w:rPr>
        <w:rFonts w:ascii="Symbol" w:hAnsi="Symbol" w:hint="default"/>
      </w:rPr>
    </w:lvl>
    <w:lvl w:ilvl="1" w:tplc="57C45F24" w:tentative="1">
      <w:start w:val="1"/>
      <w:numFmt w:val="bullet"/>
      <w:lvlText w:val="o"/>
      <w:lvlJc w:val="left"/>
      <w:pPr>
        <w:ind w:left="1680" w:hanging="360"/>
      </w:pPr>
      <w:rPr>
        <w:rFonts w:ascii="Courier New" w:hAnsi="Courier New" w:cs="Courier New" w:hint="default"/>
      </w:rPr>
    </w:lvl>
    <w:lvl w:ilvl="2" w:tplc="738C2608" w:tentative="1">
      <w:start w:val="1"/>
      <w:numFmt w:val="bullet"/>
      <w:lvlText w:val=""/>
      <w:lvlJc w:val="left"/>
      <w:pPr>
        <w:ind w:left="2400" w:hanging="360"/>
      </w:pPr>
      <w:rPr>
        <w:rFonts w:ascii="Wingdings" w:hAnsi="Wingdings" w:hint="default"/>
      </w:rPr>
    </w:lvl>
    <w:lvl w:ilvl="3" w:tplc="5D6A0C26" w:tentative="1">
      <w:start w:val="1"/>
      <w:numFmt w:val="bullet"/>
      <w:lvlText w:val=""/>
      <w:lvlJc w:val="left"/>
      <w:pPr>
        <w:ind w:left="3120" w:hanging="360"/>
      </w:pPr>
      <w:rPr>
        <w:rFonts w:ascii="Symbol" w:hAnsi="Symbol" w:hint="default"/>
      </w:rPr>
    </w:lvl>
    <w:lvl w:ilvl="4" w:tplc="59FEDA64" w:tentative="1">
      <w:start w:val="1"/>
      <w:numFmt w:val="bullet"/>
      <w:lvlText w:val="o"/>
      <w:lvlJc w:val="left"/>
      <w:pPr>
        <w:ind w:left="3840" w:hanging="360"/>
      </w:pPr>
      <w:rPr>
        <w:rFonts w:ascii="Courier New" w:hAnsi="Courier New" w:cs="Courier New" w:hint="default"/>
      </w:rPr>
    </w:lvl>
    <w:lvl w:ilvl="5" w:tplc="BF105AA6" w:tentative="1">
      <w:start w:val="1"/>
      <w:numFmt w:val="bullet"/>
      <w:lvlText w:val=""/>
      <w:lvlJc w:val="left"/>
      <w:pPr>
        <w:ind w:left="4560" w:hanging="360"/>
      </w:pPr>
      <w:rPr>
        <w:rFonts w:ascii="Wingdings" w:hAnsi="Wingdings" w:hint="default"/>
      </w:rPr>
    </w:lvl>
    <w:lvl w:ilvl="6" w:tplc="E75419D4" w:tentative="1">
      <w:start w:val="1"/>
      <w:numFmt w:val="bullet"/>
      <w:lvlText w:val=""/>
      <w:lvlJc w:val="left"/>
      <w:pPr>
        <w:ind w:left="5280" w:hanging="360"/>
      </w:pPr>
      <w:rPr>
        <w:rFonts w:ascii="Symbol" w:hAnsi="Symbol" w:hint="default"/>
      </w:rPr>
    </w:lvl>
    <w:lvl w:ilvl="7" w:tplc="39782F40" w:tentative="1">
      <w:start w:val="1"/>
      <w:numFmt w:val="bullet"/>
      <w:lvlText w:val="o"/>
      <w:lvlJc w:val="left"/>
      <w:pPr>
        <w:ind w:left="6000" w:hanging="360"/>
      </w:pPr>
      <w:rPr>
        <w:rFonts w:ascii="Courier New" w:hAnsi="Courier New" w:cs="Courier New" w:hint="default"/>
      </w:rPr>
    </w:lvl>
    <w:lvl w:ilvl="8" w:tplc="09960824" w:tentative="1">
      <w:start w:val="1"/>
      <w:numFmt w:val="bullet"/>
      <w:lvlText w:val=""/>
      <w:lvlJc w:val="left"/>
      <w:pPr>
        <w:ind w:left="6720" w:hanging="360"/>
      </w:pPr>
      <w:rPr>
        <w:rFonts w:ascii="Wingdings" w:hAnsi="Wingdings" w:hint="default"/>
      </w:rPr>
    </w:lvl>
  </w:abstractNum>
  <w:abstractNum w:abstractNumId="11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71035182"/>
    <w:multiLevelType w:val="multilevel"/>
    <w:tmpl w:val="655630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5"/>
  </w:num>
  <w:num w:numId="13">
    <w:abstractNumId w:val="12"/>
  </w:num>
  <w:num w:numId="14">
    <w:abstractNumId w:val="11"/>
  </w:num>
  <w:num w:numId="15">
    <w:abstractNumId w:val="13"/>
  </w:num>
  <w:num w:numId="16">
    <w:abstractNumId w:val="14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qwUAraOp4CwAAAA="/>
  </w:docVars>
  <w:rsids>
    <w:rsidRoot w:val="005C39B5"/>
    <w:rsid w:val="00040562"/>
    <w:rsid w:val="0007765B"/>
    <w:rsid w:val="000A0B2E"/>
    <w:rsid w:val="000A40AE"/>
    <w:rsid w:val="000D3F41"/>
    <w:rsid w:val="000E2385"/>
    <w:rsid w:val="000F3DBB"/>
    <w:rsid w:val="001C042C"/>
    <w:rsid w:val="001F6A7E"/>
    <w:rsid w:val="00290B2B"/>
    <w:rsid w:val="00293842"/>
    <w:rsid w:val="002A2236"/>
    <w:rsid w:val="002B2AD9"/>
    <w:rsid w:val="002E7A1A"/>
    <w:rsid w:val="002F170D"/>
    <w:rsid w:val="003079E0"/>
    <w:rsid w:val="00325707"/>
    <w:rsid w:val="00355DCA"/>
    <w:rsid w:val="003A6833"/>
    <w:rsid w:val="003B5824"/>
    <w:rsid w:val="003D3885"/>
    <w:rsid w:val="003D6C7A"/>
    <w:rsid w:val="004052DF"/>
    <w:rsid w:val="00407F73"/>
    <w:rsid w:val="0042442B"/>
    <w:rsid w:val="0043215F"/>
    <w:rsid w:val="004724D7"/>
    <w:rsid w:val="0048713E"/>
    <w:rsid w:val="004979D9"/>
    <w:rsid w:val="004A3C1B"/>
    <w:rsid w:val="004A527E"/>
    <w:rsid w:val="004F28BE"/>
    <w:rsid w:val="0051485B"/>
    <w:rsid w:val="00517CC8"/>
    <w:rsid w:val="005211E4"/>
    <w:rsid w:val="00551A02"/>
    <w:rsid w:val="005534FA"/>
    <w:rsid w:val="0056096C"/>
    <w:rsid w:val="00584F12"/>
    <w:rsid w:val="005B3A43"/>
    <w:rsid w:val="005B6F3D"/>
    <w:rsid w:val="005C2973"/>
    <w:rsid w:val="005C39B5"/>
    <w:rsid w:val="005D3A03"/>
    <w:rsid w:val="005F3BE1"/>
    <w:rsid w:val="00616BF1"/>
    <w:rsid w:val="006730A0"/>
    <w:rsid w:val="0068032B"/>
    <w:rsid w:val="006809B5"/>
    <w:rsid w:val="00692D73"/>
    <w:rsid w:val="006A4524"/>
    <w:rsid w:val="006E4508"/>
    <w:rsid w:val="006F3C1B"/>
    <w:rsid w:val="00701068"/>
    <w:rsid w:val="0075615E"/>
    <w:rsid w:val="007709B2"/>
    <w:rsid w:val="007A48A9"/>
    <w:rsid w:val="007A4C96"/>
    <w:rsid w:val="007D2B0B"/>
    <w:rsid w:val="007F064E"/>
    <w:rsid w:val="008002C0"/>
    <w:rsid w:val="008004A8"/>
    <w:rsid w:val="00851197"/>
    <w:rsid w:val="008571A2"/>
    <w:rsid w:val="00863A9F"/>
    <w:rsid w:val="0087567B"/>
    <w:rsid w:val="008777D0"/>
    <w:rsid w:val="008A69B1"/>
    <w:rsid w:val="008B69FF"/>
    <w:rsid w:val="008C5323"/>
    <w:rsid w:val="008D3F8A"/>
    <w:rsid w:val="008D477A"/>
    <w:rsid w:val="00915F08"/>
    <w:rsid w:val="0092338D"/>
    <w:rsid w:val="00992750"/>
    <w:rsid w:val="00994E07"/>
    <w:rsid w:val="0099685B"/>
    <w:rsid w:val="009A15B4"/>
    <w:rsid w:val="009A6A3B"/>
    <w:rsid w:val="009B6D4E"/>
    <w:rsid w:val="00A46C59"/>
    <w:rsid w:val="00A46E74"/>
    <w:rsid w:val="00A7206D"/>
    <w:rsid w:val="00A80FAC"/>
    <w:rsid w:val="00A96ECA"/>
    <w:rsid w:val="00AD2AA2"/>
    <w:rsid w:val="00AD7767"/>
    <w:rsid w:val="00AE7D4F"/>
    <w:rsid w:val="00AF00E0"/>
    <w:rsid w:val="00AF6422"/>
    <w:rsid w:val="00B02434"/>
    <w:rsid w:val="00B24B4E"/>
    <w:rsid w:val="00B46AF8"/>
    <w:rsid w:val="00B53418"/>
    <w:rsid w:val="00B823AA"/>
    <w:rsid w:val="00BA45DB"/>
    <w:rsid w:val="00BA69DB"/>
    <w:rsid w:val="00BD6A80"/>
    <w:rsid w:val="00BF4184"/>
    <w:rsid w:val="00BF7A34"/>
    <w:rsid w:val="00C0601E"/>
    <w:rsid w:val="00C31D30"/>
    <w:rsid w:val="00C31D58"/>
    <w:rsid w:val="00C47D51"/>
    <w:rsid w:val="00C71F49"/>
    <w:rsid w:val="00C74D0C"/>
    <w:rsid w:val="00C95C69"/>
    <w:rsid w:val="00CB791C"/>
    <w:rsid w:val="00CD6E39"/>
    <w:rsid w:val="00CF6E91"/>
    <w:rsid w:val="00D00385"/>
    <w:rsid w:val="00D201B6"/>
    <w:rsid w:val="00D46E5B"/>
    <w:rsid w:val="00D63B72"/>
    <w:rsid w:val="00D85B68"/>
    <w:rsid w:val="00D87982"/>
    <w:rsid w:val="00DD1D8F"/>
    <w:rsid w:val="00DE0DF1"/>
    <w:rsid w:val="00DE339E"/>
    <w:rsid w:val="00DF766D"/>
    <w:rsid w:val="00E16AD7"/>
    <w:rsid w:val="00E2745B"/>
    <w:rsid w:val="00E44478"/>
    <w:rsid w:val="00E56282"/>
    <w:rsid w:val="00E6004D"/>
    <w:rsid w:val="00E81978"/>
    <w:rsid w:val="00E960F9"/>
    <w:rsid w:val="00EA51DD"/>
    <w:rsid w:val="00ED5C24"/>
    <w:rsid w:val="00EE23D0"/>
    <w:rsid w:val="00EE35C0"/>
    <w:rsid w:val="00EE5314"/>
    <w:rsid w:val="00EF03FA"/>
    <w:rsid w:val="00F379B7"/>
    <w:rsid w:val="00F525FA"/>
    <w:rsid w:val="00F97372"/>
    <w:rsid w:val="00FC37BB"/>
    <w:rsid w:val="00FE0146"/>
    <w:rsid w:val="00FE156F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6509D3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6/09/relationships/commentsIds" Target="commentsId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8C1B622D-B994-4427-8610-D799E524B8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970</Words>
  <Characters>5535</Characters>
  <Application>Microsoft Office Word</Application>
  <DocSecurity>0</DocSecurity>
  <Lines>46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9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7-02T05:42:00Z</dcterms:created>
  <dcterms:modified xsi:type="dcterms:W3CDTF">2019-07-02T05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lmxmrUQj"/&gt;&lt;style id="http://www.zotero.org/styles/apa" locale="en-US" hasBibliography="1" bibliographyStyleHasBeenSet="1"/&gt;&lt;prefs&gt;&lt;pref name="fieldType" value="Field"/&gt;&lt;/prefs&gt;&lt;/data&gt;</vt:lpwstr>
  </property>
</Properties>
</file>